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7A3639">
      <w:pPr>
        <w:pStyle w:val="Title"/>
      </w:pPr>
      <w:r>
        <w:t>Sign Language Recognition Using Deep Learning</w:t>
      </w:r>
    </w:p>
    <w:p w:rsidR="00E164E4" w:rsidRDefault="00E164E4" w:rsidP="007E021C">
      <w:pPr>
        <w:rPr>
          <w:sz w:val="24"/>
        </w:rPr>
      </w:pPr>
    </w:p>
    <w:p w:rsidR="00004951" w:rsidRDefault="002B53B6" w:rsidP="007E021C">
      <w:pPr>
        <w:rPr>
          <w:sz w:val="24"/>
        </w:rPr>
      </w:pPr>
      <w:r>
        <w:rPr>
          <w:sz w:val="24"/>
        </w:rPr>
        <w:tab/>
      </w:r>
      <w:r>
        <w:rPr>
          <w:sz w:val="24"/>
        </w:rPr>
        <w:tab/>
      </w:r>
      <w:r>
        <w:rPr>
          <w:sz w:val="24"/>
        </w:rPr>
        <w:tab/>
      </w:r>
    </w:p>
    <w:p w:rsidR="007A3639" w:rsidRPr="007A3639" w:rsidRDefault="007A3639" w:rsidP="00700A09">
      <w:pPr>
        <w:pStyle w:val="Affiliation"/>
        <w:jc w:val="both"/>
        <w:rPr>
          <w:b/>
          <w:bCs/>
          <w:lang w:val="en-MY"/>
        </w:rPr>
      </w:pPr>
      <w:r>
        <w:t xml:space="preserve">MHD Khaled Maen </w:t>
      </w:r>
      <w:r>
        <w:tab/>
      </w:r>
      <w:r>
        <w:tab/>
      </w:r>
      <w:r w:rsidR="00700A09">
        <w:t xml:space="preserve">                                 </w:t>
      </w:r>
      <w:r w:rsidRPr="007A3639">
        <w:rPr>
          <w:lang w:val="en-MY"/>
        </w:rPr>
        <w:t>Assoc. Prof Dr. Amelia Ritahani Ismail</w:t>
      </w:r>
    </w:p>
    <w:p w:rsidR="00AF26DD" w:rsidRDefault="007E021C" w:rsidP="007E021C">
      <w:pPr>
        <w:pStyle w:val="Affiliation"/>
        <w:jc w:val="both"/>
      </w:pPr>
      <w:r>
        <w:t xml:space="preserve">mk.maen93@gmail.com        </w:t>
      </w:r>
      <w:r w:rsidR="00700A09">
        <w:t xml:space="preserve">                                  </w:t>
      </w:r>
      <w:r>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823E55">
        <w:rPr>
          <w:noProof/>
        </w:rPr>
        <w:t>1</w:t>
      </w:r>
      <w:r>
        <w:fldChar w:fldCharType="end"/>
      </w:r>
      <w:r>
        <w:t xml:space="preserve">- </w:t>
      </w:r>
      <w:r w:rsidRPr="003E7AA1">
        <w:t>American Sign Language</w:t>
      </w:r>
    </w:p>
    <w:p w:rsidR="007D0E9D" w:rsidRDefault="007D0E9D" w:rsidP="007D0E9D"/>
    <w:p w:rsidR="00E164E4" w:rsidRDefault="00223FDF">
      <w:pPr>
        <w:ind w:firstLine="245"/>
      </w:pPr>
      <w:r>
        <w:lastRenderedPageBreak/>
        <w:t>Following the same path many previous attempts has been conducted to find a solution for this problem, marvelous work has been done, but most of them was 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96AB2" w:rsidRDefault="00D7305C" w:rsidP="003C2FBF">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Devineau, Moutarde, Xi, &amp; Yang</w:t>
      </w:r>
      <w:r>
        <w:rPr>
          <w:lang w:val="en-MY"/>
        </w:rPr>
        <w:t xml:space="preserve"> they introduced </w:t>
      </w:r>
      <w:r w:rsidRPr="00D7305C">
        <w:rPr>
          <w:lang w:val="en-MY"/>
        </w:rPr>
        <w:t xml:space="preserve">a 3D hand gesture </w:t>
      </w:r>
      <w:r w:rsidRPr="003C2FBF">
        <w:rPr>
          <w:lang w:val="en-MY"/>
        </w:rPr>
        <w:t>recognition</w:t>
      </w:r>
      <w:r w:rsidRPr="00D7305C">
        <w:rPr>
          <w:lang w:val="en-MY"/>
        </w:rPr>
        <w:t xml:space="preserve"> approach based on a deep learning model using Convolutional Neural Network (CNN). The proposed model only uses hand-skeletal data and no depth image. The model produced by multi-channel convolutional neural network with two feature extraction modules and a residual branch per channel 2.6. The achieved accuracy was a 91.28% classification accuracy for the 14 gesture classes case and an 84.35% classification accuracy for the 28 gesture classes case</w:t>
      </w:r>
      <w:r w:rsidR="00340FE8">
        <w:rPr>
          <w:lang w:val="en-MY"/>
        </w:rPr>
        <w:t xml:space="preserve"> </w:t>
      </w:r>
      <w:r w:rsidR="00340FE8">
        <w:rPr>
          <w:lang w:val="en-MY"/>
        </w:rPr>
        <w:fldChar w:fldCharType="begin" w:fldLock="1"/>
      </w:r>
      <w:r w:rsidR="000129AA">
        <w:rPr>
          <w:lang w:val="en-MY"/>
        </w:rPr>
        <w:instrText>ADDIN CSL_CITATION {"citationItems":[{"id":"ITEM-1","itemData":{"DOI":"10.1109/FG.2018.00025","ISBN":"9781538623350","abstract":"© 2018 IEEE. In this paper, we introduce a new 3D hand gesture recognition approach based on a deep learning model. We propose a new Convolutional Neural Network (CNN) where sequences of hand-skeletal joints' positions are processed by parallel convolutions; we then investigate the performance of this model on hand gesture sequence classification tasks. Our model only uses hand-skeletal data and no depth image. Experimental results show that our approach achieves a state-of-the-art performance on a challenging dataset (DHG dataset from the SHREC 2017 3D Shape Retrieval Contest), when compared to other published approaches. Our model achieves a 91.28% classification accuracy for the 14 gesture classes case and an 84.35% classification accuracy for the 28 gesture classes case.","author":[{"dropping-particle":"","family":"Devineau","given":"Guillaume","non-dropping-particle":"","parse-names":false,"suffix":""},{"dropping-particle":"","family":"Moutarde","given":"Fabien","non-dropping-particle":"","parse-names":false,"suffix":""},{"dropping-particle":"","family":"Xi","given":"Wang","non-dropping-particle":"","parse-names":false,"suffix":""},{"dropping-particle":"","family":"Yang","given":"Jie","non-dropping-particle":"","parse-names":false,"suffix":""}],"container-title":"Proceedings - 13th IEEE International Conference on Automatic Face and Gesture Recognition, FG 2018","id":"ITEM-1","issued":{"date-parts":[["2018"]]},"title":"Deep learning for hand gesture recognition on skeletal data","type":"paper-conference"},"uris":["http://www.mendeley.com/documents/?uuid=dbc81bcd-d4be-4011-a177-5fafdf456270"]}],"mendeley":{"formattedCitation":"[4]","plainTextFormattedCitation":"[4]","previouslyFormattedCitation":"[4]"},"properties":{"noteIndex":0},"schema":"https://github.com/citation-style-language/schema/raw/master/csl-citation.json"}</w:instrText>
      </w:r>
      <w:r w:rsidR="00340FE8">
        <w:rPr>
          <w:lang w:val="en-MY"/>
        </w:rPr>
        <w:fldChar w:fldCharType="separate"/>
      </w:r>
      <w:r w:rsidR="009A3FEE" w:rsidRPr="009A3FEE">
        <w:rPr>
          <w:noProof/>
          <w:lang w:val="en-MY"/>
        </w:rPr>
        <w:t>[4]</w:t>
      </w:r>
      <w:r w:rsidR="00340FE8">
        <w:rPr>
          <w:lang w:val="en-MY"/>
        </w:rPr>
        <w:fldChar w:fldCharType="end"/>
      </w:r>
      <w:r w:rsidR="00796AB2">
        <w:rPr>
          <w:lang w:val="en-MY"/>
        </w:rPr>
        <w:t>.</w:t>
      </w:r>
    </w:p>
    <w:p w:rsidR="00223FDF" w:rsidRDefault="00D80B14" w:rsidP="00216402">
      <w:pPr>
        <w:ind w:firstLine="245"/>
        <w:rPr>
          <w:lang w:val="en-MY"/>
        </w:rPr>
      </w:pPr>
      <w:r>
        <w:rPr>
          <w:lang w:val="en-MY"/>
        </w:rPr>
        <w:t>.</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F23D9D" w:rsidRDefault="00CB360B" w:rsidP="00F23D9D">
      <w:pPr>
        <w:pStyle w:val="BodyTextIndent"/>
      </w:pPr>
      <w:r>
        <w:t>In order to get a model with satisfying result</w:t>
      </w:r>
      <w:r w:rsidR="00D12A89">
        <w:t>s,</w:t>
      </w:r>
      <w:r>
        <w:t xml:space="preserve"> we setup </w:t>
      </w:r>
      <w:r w:rsidR="00FC6A9C">
        <w:t xml:space="preserve">an environment with </w:t>
      </w:r>
      <w:r w:rsidR="00D12A89">
        <w:t xml:space="preserve">a </w:t>
      </w:r>
      <w:r w:rsidR="00FC6A9C">
        <w:t>powerful computation</w:t>
      </w:r>
      <w:r w:rsidR="00D12A89">
        <w:t>al</w:t>
      </w:r>
      <w:r w:rsidR="00FC6A9C">
        <w:t xml:space="preserve"> </w:t>
      </w:r>
      <w:r w:rsidR="00D12A89">
        <w:t xml:space="preserve">resources </w:t>
      </w:r>
      <w:r w:rsidR="00FC6A9C">
        <w:t>and large dataset</w:t>
      </w:r>
      <w:r w:rsidR="00D12A89">
        <w:t>s</w:t>
      </w:r>
      <w:r w:rsidR="00FC6A9C">
        <w:t>.</w:t>
      </w:r>
    </w:p>
    <w:p w:rsidR="00F23D9D" w:rsidRDefault="00F23D9D" w:rsidP="00F23D9D">
      <w:pPr>
        <w:pStyle w:val="BodyTextIndent"/>
        <w:keepNext/>
        <w:ind w:firstLine="0"/>
      </w:pPr>
      <w:r>
        <w:rPr>
          <w:noProof/>
        </w:rPr>
        <w:drawing>
          <wp:inline distT="0" distB="0" distL="0" distR="0">
            <wp:extent cx="2825115" cy="1007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ystem_diagr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5115" cy="1007745"/>
                    </a:xfrm>
                    <a:prstGeom prst="rect">
                      <a:avLst/>
                    </a:prstGeom>
                  </pic:spPr>
                </pic:pic>
              </a:graphicData>
            </a:graphic>
          </wp:inline>
        </w:drawing>
      </w:r>
    </w:p>
    <w:p w:rsidR="00965B06" w:rsidRDefault="00F23D9D" w:rsidP="00F23D9D">
      <w:pPr>
        <w:pStyle w:val="Caption"/>
        <w:jc w:val="center"/>
      </w:pPr>
      <w:r>
        <w:t xml:space="preserve">Figure </w:t>
      </w:r>
      <w:r>
        <w:fldChar w:fldCharType="begin"/>
      </w:r>
      <w:r>
        <w:instrText xml:space="preserve"> SEQ Figure \* ARABIC </w:instrText>
      </w:r>
      <w:r>
        <w:fldChar w:fldCharType="separate"/>
      </w:r>
      <w:r w:rsidR="00823E55">
        <w:rPr>
          <w:noProof/>
        </w:rPr>
        <w:t>2</w:t>
      </w:r>
      <w:r>
        <w:fldChar w:fldCharType="end"/>
      </w:r>
      <w:r>
        <w:t xml:space="preserve"> - System diagram</w:t>
      </w:r>
    </w:p>
    <w:p w:rsidR="00FC6A9C" w:rsidRDefault="00FC6A9C" w:rsidP="00FC6A9C">
      <w:pPr>
        <w:pStyle w:val="Heading2"/>
      </w:pPr>
      <w:r>
        <w:t>3.1. Environment</w:t>
      </w:r>
    </w:p>
    <w:p w:rsidR="00FC6A9C" w:rsidRDefault="00FC6A9C" w:rsidP="00FC6A9C"/>
    <w:p w:rsidR="00FC6A9C" w:rsidRPr="00FC6A9C" w:rsidRDefault="00FC6A9C" w:rsidP="00FC6A9C">
      <w:pPr>
        <w:pStyle w:val="BodyTextIndent"/>
        <w:rPr>
          <w:lang w:val="en-MY"/>
        </w:rPr>
      </w:pPr>
      <w:r w:rsidRPr="00FC6A9C">
        <w:t>Google</w:t>
      </w:r>
      <w:r w:rsidRPr="00FC6A9C">
        <w:rPr>
          <w:b/>
          <w:bCs/>
          <w:lang w:val="en-MY"/>
        </w:rPr>
        <w:t xml:space="preserve"> </w:t>
      </w:r>
      <w:r w:rsidRPr="00FC6A9C">
        <w:t>Cloud</w:t>
      </w:r>
      <w:r w:rsidRPr="00FC6A9C">
        <w:rPr>
          <w:b/>
          <w:bCs/>
          <w:lang w:val="en-MY"/>
        </w:rPr>
        <w:t xml:space="preserve"> </w:t>
      </w:r>
      <w:r w:rsidRPr="00FC6A9C">
        <w:t>Platform</w:t>
      </w:r>
      <w:r w:rsidRPr="00FC6A9C">
        <w:rPr>
          <w:b/>
          <w:bCs/>
          <w:lang w:val="en-MY"/>
        </w:rPr>
        <w:t xml:space="preserve"> (</w:t>
      </w:r>
      <w:r w:rsidRPr="00FC6A9C">
        <w:t>GCP</w:t>
      </w:r>
      <w:r w:rsidRPr="00FC6A9C">
        <w:rPr>
          <w:b/>
          <w:bCs/>
          <w:lang w:val="en-MY"/>
        </w:rPr>
        <w:t>)</w:t>
      </w:r>
      <w:r>
        <w:rPr>
          <w:b/>
          <w:bCs/>
          <w:lang w:val="en-MY"/>
        </w:rPr>
        <w:t xml:space="preserve"> </w:t>
      </w:r>
      <w:r>
        <w:rPr>
          <w:lang w:val="en-MY"/>
        </w:rPr>
        <w:t>is</w:t>
      </w:r>
      <w:r w:rsidR="00D12A89">
        <w:rPr>
          <w:lang w:val="en-MY"/>
        </w:rPr>
        <w:t xml:space="preserve"> a</w:t>
      </w:r>
      <w:r>
        <w:rPr>
          <w:lang w:val="en-MY"/>
        </w:rPr>
        <w:t xml:space="preserve"> cloud computing service</w:t>
      </w:r>
      <w:r w:rsidR="00A904F2">
        <w:rPr>
          <w:lang w:val="en-MY"/>
        </w:rPr>
        <w:t xml:space="preserve"> </w:t>
      </w:r>
      <w:r w:rsidR="00D12A89">
        <w:rPr>
          <w:lang w:val="en-MY"/>
        </w:rPr>
        <w:t xml:space="preserve">provided </w:t>
      </w:r>
      <w:r w:rsidR="00A904F2">
        <w:rPr>
          <w:lang w:val="en-MY"/>
        </w:rPr>
        <w:t xml:space="preserve">by </w:t>
      </w:r>
      <w:r w:rsidR="00D12A89">
        <w:rPr>
          <w:lang w:val="en-MY"/>
        </w:rPr>
        <w:t>G</w:t>
      </w:r>
      <w:r w:rsidR="00A904F2">
        <w:rPr>
          <w:lang w:val="en-MY"/>
        </w:rPr>
        <w:t xml:space="preserve">oogle which </w:t>
      </w:r>
      <w:r w:rsidR="00D12A89">
        <w:rPr>
          <w:lang w:val="en-MY"/>
        </w:rPr>
        <w:t>provides</w:t>
      </w:r>
      <w:r w:rsidR="00A904F2">
        <w:rPr>
          <w:lang w:val="en-MY"/>
        </w:rPr>
        <w:t xml:space="preserve"> </w:t>
      </w:r>
      <w:r w:rsidR="00767DC5">
        <w:rPr>
          <w:lang w:val="en-MY"/>
        </w:rPr>
        <w:t xml:space="preserve">a lot of products including </w:t>
      </w:r>
      <w:r w:rsidR="00D12A89">
        <w:rPr>
          <w:lang w:val="en-MY"/>
        </w:rPr>
        <w:t>cloud computing.</w:t>
      </w:r>
    </w:p>
    <w:p w:rsidR="00646BDA" w:rsidRDefault="00646BDA" w:rsidP="00D12A89">
      <w:pPr>
        <w:ind w:firstLine="245"/>
        <w:rPr>
          <w:lang w:val="en-MY"/>
        </w:rPr>
      </w:pPr>
      <w:r w:rsidRPr="00646BDA">
        <w:rPr>
          <w:lang w:val="en-MY"/>
        </w:rPr>
        <w:t>Google Compute Engine (GCE)</w:t>
      </w:r>
      <w:r>
        <w:rPr>
          <w:lang w:val="en-MY"/>
        </w:rPr>
        <w:t xml:space="preserve"> is the Infrastructure as a Service (IaaS)</w:t>
      </w:r>
      <w:r w:rsidR="003002DD">
        <w:rPr>
          <w:lang w:val="en-MY"/>
        </w:rPr>
        <w:t xml:space="preserve"> enables users to </w:t>
      </w:r>
      <w:r w:rsidR="00D12A89">
        <w:rPr>
          <w:lang w:val="en-MY"/>
        </w:rPr>
        <w:t>setup</w:t>
      </w:r>
      <w:r w:rsidR="003002DD">
        <w:rPr>
          <w:lang w:val="en-MY"/>
        </w:rPr>
        <w:t xml:space="preserve"> </w:t>
      </w:r>
      <w:r w:rsidR="00D12A89">
        <w:rPr>
          <w:lang w:val="en-MY"/>
        </w:rPr>
        <w:t>V</w:t>
      </w:r>
      <w:r w:rsidR="003002DD">
        <w:rPr>
          <w:lang w:val="en-MY"/>
        </w:rPr>
        <w:t>irtual Machines (VMs)</w:t>
      </w:r>
      <w:r w:rsidR="00616A3E">
        <w:rPr>
          <w:lang w:val="en-MY"/>
        </w:rPr>
        <w:t xml:space="preserve">  can be accessed via the </w:t>
      </w:r>
      <w:r w:rsidR="00D12A89">
        <w:rPr>
          <w:lang w:val="en-MY"/>
        </w:rPr>
        <w:t>d</w:t>
      </w:r>
      <w:r w:rsidR="00616A3E">
        <w:rPr>
          <w:lang w:val="en-MY"/>
        </w:rPr>
        <w:t>ev</w:t>
      </w:r>
      <w:r w:rsidR="000626AA">
        <w:rPr>
          <w:lang w:val="en-MY"/>
        </w:rPr>
        <w:t xml:space="preserve">eloper </w:t>
      </w:r>
      <w:r w:rsidR="00D12A89">
        <w:rPr>
          <w:lang w:val="en-MY"/>
        </w:rPr>
        <w:t>c</w:t>
      </w:r>
      <w:r w:rsidR="000626AA">
        <w:rPr>
          <w:lang w:val="en-MY"/>
        </w:rPr>
        <w:t>onsole, command line interface (CLI) and RESTful API</w:t>
      </w:r>
      <w:r w:rsidR="00216402">
        <w:rPr>
          <w:lang w:val="en-MY"/>
        </w:rPr>
        <w:t xml:space="preserve"> </w:t>
      </w:r>
      <w:r w:rsidR="00216402">
        <w:rPr>
          <w:lang w:val="en-MY"/>
        </w:rPr>
        <w:fldChar w:fldCharType="begin" w:fldLock="1"/>
      </w:r>
      <w:r w:rsidR="000129AA">
        <w:rPr>
          <w:lang w:val="en-MY"/>
        </w:rPr>
        <w:instrText>ADDIN CSL_CITATION {"citationItems":[{"id":"ITEM-1","itemData":{"URL":"https://cloud.google.com/compute/","id":"ITEM-1","issued":{"date-parts":[["0"]]},"title":"Compute Engine - IaaS | Compute Engine | Google Cloud","type":"webpage"},"uris":["http://www.mendeley.com/documents/?uuid=259045ab-12c0-33f9-8146-f46aeec454ef"]}],"mendeley":{"formattedCitation":"[5]","plainTextFormattedCitation":"[5]","previouslyFormattedCitation":"[5]"},"properties":{"noteIndex":0},"schema":"https://github.com/citation-style-language/schema/raw/master/csl-citation.json"}</w:instrText>
      </w:r>
      <w:r w:rsidR="00216402">
        <w:rPr>
          <w:lang w:val="en-MY"/>
        </w:rPr>
        <w:fldChar w:fldCharType="separate"/>
      </w:r>
      <w:r w:rsidR="009A3FEE" w:rsidRPr="009A3FEE">
        <w:rPr>
          <w:noProof/>
          <w:lang w:val="en-MY"/>
        </w:rPr>
        <w:t>[5]</w:t>
      </w:r>
      <w:r w:rsidR="00216402">
        <w:rPr>
          <w:lang w:val="en-MY"/>
        </w:rPr>
        <w:fldChar w:fldCharType="end"/>
      </w:r>
      <w:r w:rsidR="000626AA">
        <w:rPr>
          <w:lang w:val="en-MY"/>
        </w:rPr>
        <w:t>.</w:t>
      </w:r>
    </w:p>
    <w:p w:rsidR="000626AA" w:rsidRDefault="00D12A89" w:rsidP="00D12A89">
      <w:pPr>
        <w:ind w:firstLine="245"/>
        <w:rPr>
          <w:lang w:val="en-MY"/>
        </w:rPr>
      </w:pPr>
      <w:r>
        <w:rPr>
          <w:lang w:val="en-MY"/>
        </w:rPr>
        <w:t xml:space="preserve">The </w:t>
      </w:r>
      <w:r w:rsidR="000626AA">
        <w:rPr>
          <w:lang w:val="en-MY"/>
        </w:rPr>
        <w:t xml:space="preserve">VM instance </w:t>
      </w:r>
      <w:r>
        <w:rPr>
          <w:lang w:val="en-MY"/>
        </w:rPr>
        <w:t xml:space="preserve">of choice  run on an Ubuntu </w:t>
      </w:r>
      <w:r w:rsidR="000626AA">
        <w:rPr>
          <w:lang w:val="en-MY"/>
        </w:rPr>
        <w:t>operating system</w:t>
      </w:r>
      <w:r>
        <w:rPr>
          <w:lang w:val="en-MY"/>
        </w:rPr>
        <w:t xml:space="preserve"> </w:t>
      </w:r>
      <w:r w:rsidRPr="00D12A89">
        <w:t>version</w:t>
      </w:r>
      <w:r>
        <w:rPr>
          <w:lang w:val="en-MY"/>
        </w:rPr>
        <w:t xml:space="preserve"> </w:t>
      </w:r>
      <w:r w:rsidR="000626AA">
        <w:rPr>
          <w:lang w:val="en-MY"/>
        </w:rPr>
        <w:t>16.04</w:t>
      </w:r>
      <w:r>
        <w:rPr>
          <w:lang w:val="en-MY"/>
        </w:rPr>
        <w:t xml:space="preserve">. Alongside, the VM instance is </w:t>
      </w:r>
      <w:r w:rsidR="000626AA">
        <w:rPr>
          <w:lang w:val="en-MY"/>
        </w:rPr>
        <w:t xml:space="preserve">powered by 8 Graphics </w:t>
      </w:r>
      <w:r>
        <w:rPr>
          <w:lang w:val="en-MY"/>
        </w:rPr>
        <w:t>P</w:t>
      </w:r>
      <w:r w:rsidR="000626AA">
        <w:rPr>
          <w:lang w:val="en-MY"/>
        </w:rPr>
        <w:t xml:space="preserve">rocessing </w:t>
      </w:r>
      <w:r>
        <w:rPr>
          <w:lang w:val="en-MY"/>
        </w:rPr>
        <w:t>U</w:t>
      </w:r>
      <w:r w:rsidR="000626AA">
        <w:rPr>
          <w:lang w:val="en-MY"/>
        </w:rPr>
        <w:t xml:space="preserve">nits (GPUs) </w:t>
      </w:r>
      <w:r>
        <w:rPr>
          <w:lang w:val="en-MY"/>
        </w:rPr>
        <w:t xml:space="preserve">of </w:t>
      </w:r>
      <w:r w:rsidR="000626AA">
        <w:rPr>
          <w:lang w:val="en-MY"/>
        </w:rPr>
        <w:t xml:space="preserve">type NVIDIA Tesla </w:t>
      </w:r>
      <w:r>
        <w:rPr>
          <w:lang w:val="en-MY"/>
        </w:rPr>
        <w:t>K</w:t>
      </w:r>
      <w:r w:rsidR="000626AA">
        <w:rPr>
          <w:lang w:val="en-MY"/>
        </w:rPr>
        <w:t xml:space="preserve">80  which engineered to </w:t>
      </w:r>
      <w:r w:rsidR="000626AA" w:rsidRPr="000626AA">
        <w:rPr>
          <w:lang w:val="en-MY"/>
        </w:rPr>
        <w:t>boost throughput in real-world applications</w:t>
      </w:r>
      <w:r w:rsidR="000626AA">
        <w:rPr>
          <w:lang w:val="en-MY"/>
        </w:rPr>
        <w:t xml:space="preserve"> by 5-10x</w:t>
      </w:r>
      <w:r>
        <w:rPr>
          <w:lang w:val="en-MY"/>
        </w:rPr>
        <w:t xml:space="preserve"> times</w:t>
      </w:r>
      <w:r w:rsidR="000626AA">
        <w:rPr>
          <w:lang w:val="en-MY"/>
        </w:rPr>
        <w:t xml:space="preserve">, compared to </w:t>
      </w:r>
      <w:r w:rsidR="000626AA" w:rsidRPr="000626AA">
        <w:rPr>
          <w:lang w:val="en-MY"/>
        </w:rPr>
        <w:t xml:space="preserve">Central </w:t>
      </w:r>
      <w:r>
        <w:rPr>
          <w:lang w:val="en-MY"/>
        </w:rPr>
        <w:t>P</w:t>
      </w:r>
      <w:r w:rsidR="000626AA" w:rsidRPr="000626AA">
        <w:rPr>
          <w:lang w:val="en-MY"/>
        </w:rPr>
        <w:t xml:space="preserve">rocessing </w:t>
      </w:r>
      <w:r>
        <w:rPr>
          <w:lang w:val="en-MY"/>
        </w:rPr>
        <w:t>U</w:t>
      </w:r>
      <w:r w:rsidR="000626AA" w:rsidRPr="000626AA">
        <w:rPr>
          <w:lang w:val="en-MY"/>
        </w:rPr>
        <w:t>nit</w:t>
      </w:r>
      <w:r w:rsidR="000626AA">
        <w:rPr>
          <w:lang w:val="en-MY"/>
        </w:rPr>
        <w:t xml:space="preserve"> (CPU).</w:t>
      </w:r>
    </w:p>
    <w:p w:rsidR="00CD6280" w:rsidRDefault="00CD6280" w:rsidP="000626AA">
      <w:pPr>
        <w:rPr>
          <w:lang w:val="en-MY"/>
        </w:rPr>
      </w:pPr>
    </w:p>
    <w:p w:rsidR="00CD6280" w:rsidRDefault="00CD6280" w:rsidP="00CD6280">
      <w:pPr>
        <w:pStyle w:val="Heading2"/>
      </w:pPr>
      <w:r>
        <w:t xml:space="preserve">3.2. </w:t>
      </w:r>
      <w:r w:rsidR="00A62193">
        <w:t>Data</w:t>
      </w:r>
      <w:r w:rsidR="003A55F6">
        <w:t xml:space="preserve"> </w:t>
      </w:r>
      <w:r w:rsidR="00A31FFF">
        <w:t>set</w:t>
      </w:r>
    </w:p>
    <w:p w:rsidR="003A55F6" w:rsidRDefault="003A55F6" w:rsidP="00C268B5"/>
    <w:p w:rsidR="003A55F6" w:rsidRDefault="003A55F6" w:rsidP="00D12A89">
      <w:pPr>
        <w:ind w:firstLine="245"/>
      </w:pPr>
      <w:r>
        <w:t xml:space="preserve">The data set is a collection of images for American Sign Language (ASL) alphabet, contained of 87,000 images </w:t>
      </w:r>
      <w:r w:rsidR="000D195C">
        <w:t xml:space="preserve">of </w:t>
      </w:r>
      <w:r>
        <w:t>200x200 pixels</w:t>
      </w:r>
      <w:r w:rsidR="000D195C">
        <w:t xml:space="preserve"> frame size</w:t>
      </w:r>
      <w:r w:rsidR="000E4AE3">
        <w:t xml:space="preserve"> as shown in Figure </w:t>
      </w:r>
      <w:r w:rsidR="00F23D9D">
        <w:t>3</w:t>
      </w:r>
      <w:r>
        <w:t>. There are 29 classe</w:t>
      </w:r>
      <w:r w:rsidR="000D195C">
        <w:t xml:space="preserve">s, the first </w:t>
      </w:r>
      <w:r>
        <w:t xml:space="preserve">26 </w:t>
      </w:r>
      <w:r w:rsidR="000D195C">
        <w:t xml:space="preserve">classes are </w:t>
      </w:r>
      <w:r>
        <w:t>the letters A</w:t>
      </w:r>
      <w:r w:rsidR="000D195C">
        <w:t xml:space="preserve"> to </w:t>
      </w:r>
      <w:r>
        <w:t>Z</w:t>
      </w:r>
      <w:r w:rsidR="000D195C">
        <w:t xml:space="preserve"> </w:t>
      </w:r>
      <w:r>
        <w:t xml:space="preserve">and </w:t>
      </w:r>
      <w:r w:rsidR="000D195C">
        <w:t>the last three classes are s</w:t>
      </w:r>
      <w:r>
        <w:t xml:space="preserve">pace, delete and </w:t>
      </w:r>
      <w:r w:rsidR="000D195C">
        <w:t>empty signs</w:t>
      </w:r>
      <w:r w:rsidR="00C268B5">
        <w:t xml:space="preserve"> </w:t>
      </w:r>
      <w:r w:rsidR="00C268B5">
        <w:fldChar w:fldCharType="begin" w:fldLock="1"/>
      </w:r>
      <w:r w:rsidR="000129AA">
        <w:instrText>ADDIN CSL_CITATION {"citationItems":[{"id":"ITEM-1","itemData":{"URL":"https://www.kaggle.com/grassknoted/asl-alphabet","id":"ITEM-1","issued":{"date-parts":[["0"]]},"title":"Kaggle | ASL-Alphabet","type":"webpage"},"uris":["http://www.mendeley.com/documents/?uuid=597734a8-f361-407e-a172-052afe3afee6"]}],"mendeley":{"formattedCitation":"[6]","plainTextFormattedCitation":"[6]","previouslyFormattedCitation":"[6]"},"properties":{"noteIndex":0},"schema":"https://github.com/citation-style-language/schema/raw/master/csl-citation.json"}</w:instrText>
      </w:r>
      <w:r w:rsidR="00C268B5">
        <w:fldChar w:fldCharType="separate"/>
      </w:r>
      <w:r w:rsidR="009A3FEE" w:rsidRPr="009A3FEE">
        <w:rPr>
          <w:noProof/>
        </w:rPr>
        <w:t>[6]</w:t>
      </w:r>
      <w:r w:rsidR="00C268B5">
        <w:fldChar w:fldCharType="end"/>
      </w:r>
      <w:r>
        <w:t>.</w:t>
      </w:r>
    </w:p>
    <w:p w:rsidR="009D36D0" w:rsidRDefault="009D36D0" w:rsidP="00D12A89">
      <w:pPr>
        <w:ind w:firstLine="245"/>
      </w:pPr>
    </w:p>
    <w:p w:rsidR="002A608E" w:rsidRDefault="002A608E" w:rsidP="002A608E"/>
    <w:p w:rsidR="000E4AE3" w:rsidRDefault="009624D2" w:rsidP="000E4AE3">
      <w:pPr>
        <w:keepNext/>
      </w:pPr>
      <w:r>
        <w:rPr>
          <w:noProof/>
        </w:rPr>
        <w:drawing>
          <wp:inline distT="0" distB="0" distL="0" distR="0">
            <wp:extent cx="2872800" cy="2872800"/>
            <wp:effectExtent l="0" t="0" r="0" b="0"/>
            <wp:docPr id="3" name="Picture 3" descr="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2269.jpg"/>
                    <pic:cNvPicPr/>
                  </pic:nvPicPr>
                  <pic:blipFill>
                    <a:blip r:embed="rId10">
                      <a:extLst>
                        <a:ext uri="{28A0092B-C50C-407E-A947-70E740481C1C}">
                          <a14:useLocalDpi xmlns:a14="http://schemas.microsoft.com/office/drawing/2010/main" val="0"/>
                        </a:ext>
                      </a:extLst>
                    </a:blip>
                    <a:stretch>
                      <a:fillRect/>
                    </a:stretch>
                  </pic:blipFill>
                  <pic:spPr>
                    <a:xfrm>
                      <a:off x="0" y="0"/>
                      <a:ext cx="2872800" cy="2872800"/>
                    </a:xfrm>
                    <a:prstGeom prst="rect">
                      <a:avLst/>
                    </a:prstGeom>
                  </pic:spPr>
                </pic:pic>
              </a:graphicData>
            </a:graphic>
          </wp:inline>
        </w:drawing>
      </w:r>
    </w:p>
    <w:p w:rsidR="000E4AE3" w:rsidRDefault="000E4AE3" w:rsidP="000E4AE3">
      <w:pPr>
        <w:pStyle w:val="Caption"/>
      </w:pPr>
    </w:p>
    <w:p w:rsidR="003C78BE" w:rsidRDefault="000E4AE3" w:rsidP="000E4AE3">
      <w:pPr>
        <w:pStyle w:val="Caption"/>
        <w:jc w:val="center"/>
      </w:pPr>
      <w:r>
        <w:t xml:space="preserve">Figure </w:t>
      </w:r>
      <w:r>
        <w:fldChar w:fldCharType="begin"/>
      </w:r>
      <w:r>
        <w:instrText xml:space="preserve"> SEQ Figure \* ARABIC </w:instrText>
      </w:r>
      <w:r>
        <w:fldChar w:fldCharType="separate"/>
      </w:r>
      <w:r w:rsidR="00823E55">
        <w:rPr>
          <w:noProof/>
        </w:rPr>
        <w:t>3</w:t>
      </w:r>
      <w:r>
        <w:fldChar w:fldCharType="end"/>
      </w:r>
      <w:r>
        <w:t xml:space="preserve"> </w:t>
      </w:r>
      <w:r w:rsidR="007E0906">
        <w:t>–</w:t>
      </w:r>
      <w:r>
        <w:t xml:space="preserve"> </w:t>
      </w:r>
      <w:r w:rsidR="007E0906">
        <w:t xml:space="preserve">The letter </w:t>
      </w:r>
      <w:r>
        <w:t>K in American Sign language</w:t>
      </w:r>
    </w:p>
    <w:p w:rsidR="007D39A4" w:rsidRDefault="007D39A4" w:rsidP="004F02B8">
      <w:pPr>
        <w:pStyle w:val="Heading1"/>
        <w:rPr>
          <w:sz w:val="22"/>
          <w:szCs w:val="22"/>
        </w:rPr>
      </w:pPr>
    </w:p>
    <w:p w:rsidR="00015562" w:rsidRDefault="00015562" w:rsidP="004F02B8">
      <w:pPr>
        <w:pStyle w:val="Heading1"/>
        <w:rPr>
          <w:sz w:val="22"/>
          <w:szCs w:val="22"/>
        </w:rPr>
      </w:pPr>
    </w:p>
    <w:p w:rsidR="00977C7B" w:rsidRPr="00977C7B" w:rsidRDefault="00977C7B" w:rsidP="00977C7B"/>
    <w:p w:rsidR="00857D57" w:rsidRDefault="00857D57" w:rsidP="004F02B8">
      <w:pPr>
        <w:pStyle w:val="Heading1"/>
        <w:rPr>
          <w:sz w:val="22"/>
          <w:szCs w:val="22"/>
        </w:rPr>
      </w:pPr>
      <w:r w:rsidRPr="000C6B3E">
        <w:rPr>
          <w:sz w:val="22"/>
          <w:szCs w:val="22"/>
        </w:rPr>
        <w:lastRenderedPageBreak/>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the 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A667F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7]","plainTextFormattedCitation":"[7]","previouslyFormattedCitation":"[7]"},"properties":{"noteIndex":0},"schema":"https://github.com/citation-style-language/schema/raw/master/csl-citation.json"}</w:instrText>
      </w:r>
      <w:r w:rsidR="000129AA">
        <w:fldChar w:fldCharType="separate"/>
      </w:r>
      <w:r w:rsidR="000129AA" w:rsidRPr="000129AA">
        <w:rPr>
          <w:noProof/>
        </w:rPr>
        <w:t>[7]</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AD6E2D" w:rsidRDefault="001F6BA0" w:rsidP="00075AF1">
      <w:pPr>
        <w:pStyle w:val="BodyTextIndent"/>
        <w:rPr>
          <w:lang w:val="en-MY"/>
        </w:rPr>
      </w:pPr>
      <w:r w:rsidRPr="00D810A3">
        <w:rPr>
          <w:lang w:val="en-MY"/>
        </w:rPr>
        <w:t>The algorithm used in this experiment is</w:t>
      </w:r>
      <w:r w:rsidR="00AD6E2D" w:rsidRPr="00D810A3">
        <w:rPr>
          <w:lang w:val="en-MY"/>
        </w:rPr>
        <w:t xml:space="preserve"> MobileNet-SSD</w:t>
      </w:r>
      <w:r w:rsidR="00275055" w:rsidRPr="00D810A3">
        <w:rPr>
          <w:lang w:val="en-MY"/>
        </w:rPr>
        <w:t xml:space="preserve"> as shown in Figure 4</w:t>
      </w:r>
      <w:r w:rsidR="00842184" w:rsidRPr="00D810A3">
        <w:rPr>
          <w:lang w:val="en-MY"/>
        </w:rPr>
        <w:t xml:space="preserve"> </w:t>
      </w:r>
      <w:r w:rsidR="00842184" w:rsidRPr="00D810A3">
        <w:rPr>
          <w:lang w:val="en-MY"/>
        </w:rPr>
        <w:fldChar w:fldCharType="begin" w:fldLock="1"/>
      </w:r>
      <w:r w:rsidR="00EF08FA">
        <w:rPr>
          <w:lang w:val="en-MY"/>
        </w:rPr>
        <w:instrText>ADDIN CSL_CITATION {"citationItems":[{"id":"ITEM-1","itemData":{"URL":"https://hey-yahei.cn/2018/08/08/MobileNets-SSD/index.html","id":"ITEM-1","issued":{"date-parts":[["0"]]},"title":"MobileNet-SSD | Architecture","type":"webpage"},"uris":["http://www.mendeley.com/documents/?uuid=df89c564-f044-389f-bda7-98dff2d02269"]}],"mendeley":{"formattedCitation":"[8]","plainTextFormattedCitation":"[8]","previouslyFormattedCitation":"[8]"},"properties":{"noteIndex":0},"schema":"https://github.com/citation-style-language/schema/raw/master/csl-citation.json"}</w:instrText>
      </w:r>
      <w:r w:rsidR="00842184" w:rsidRPr="00D810A3">
        <w:rPr>
          <w:lang w:val="en-MY"/>
        </w:rPr>
        <w:fldChar w:fldCharType="separate"/>
      </w:r>
      <w:r w:rsidR="00842184" w:rsidRPr="00D810A3">
        <w:rPr>
          <w:noProof/>
          <w:lang w:val="en-MY"/>
        </w:rPr>
        <w:t>[8]</w:t>
      </w:r>
      <w:r w:rsidR="00842184" w:rsidRPr="00D810A3">
        <w:rPr>
          <w:lang w:val="en-MY"/>
        </w:rPr>
        <w:fldChar w:fldCharType="end"/>
      </w:r>
      <w:r w:rsidR="00FB1273" w:rsidRPr="00D810A3">
        <w:rPr>
          <w:lang w:val="en-MY"/>
        </w:rPr>
        <w:t xml:space="preserve">; </w:t>
      </w:r>
      <w:r w:rsidR="00FB1273" w:rsidRPr="00D810A3">
        <w:rPr>
          <w:lang w:val="en-MY"/>
        </w:rPr>
        <w:t>MobileNet</w:t>
      </w:r>
      <w:r w:rsidR="00FB1273" w:rsidRPr="00D810A3">
        <w:rPr>
          <w:lang w:val="en-MY"/>
        </w:rPr>
        <w:t xml:space="preserve">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EF08FA">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9]","plainTextFormattedCitation":"[9]","previouslyFormattedCitation":"[9]"},"properties":{"noteIndex":0},"schema":"https://github.com/citation-style-language/schema/raw/master/csl-citation.json"}</w:instrText>
      </w:r>
      <w:r w:rsidR="00FB1273">
        <w:rPr>
          <w:lang w:val="en-MY"/>
        </w:rPr>
        <w:fldChar w:fldCharType="separate"/>
      </w:r>
      <w:r w:rsidR="00842184" w:rsidRPr="00842184">
        <w:rPr>
          <w:noProof/>
          <w:lang w:val="en-MY"/>
        </w:rPr>
        <w:t>[9]</w:t>
      </w:r>
      <w:r w:rsidR="00FB1273">
        <w:rPr>
          <w:lang w:val="en-MY"/>
        </w:rPr>
        <w:fldChar w:fldCharType="end"/>
      </w:r>
      <w:r w:rsidR="00F020D3">
        <w:rPr>
          <w:lang w:val="en-MY"/>
        </w:rPr>
        <w:t xml:space="preserve">, after removing the fully connected layer at the end of the network and replace it </w:t>
      </w:r>
      <w:r w:rsidR="004726E1">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EF08FA">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10]","plainTextFormattedCitation":"[10]","previouslyFormattedCitation":"[10]"},"properties":{"noteIndex":0},"schema":"https://github.com/citation-style-language/schema/raw/master/csl-citation.json"}</w:instrText>
      </w:r>
      <w:r w:rsidR="00A667F5">
        <w:rPr>
          <w:lang w:val="en-MY"/>
        </w:rPr>
        <w:fldChar w:fldCharType="separate"/>
      </w:r>
      <w:r w:rsidR="00842184" w:rsidRPr="00842184">
        <w:rPr>
          <w:noProof/>
          <w:lang w:val="en-MY"/>
        </w:rPr>
        <w:t>[10]</w:t>
      </w:r>
      <w:r w:rsidR="00A667F5">
        <w:rPr>
          <w:lang w:val="en-MY"/>
        </w:rPr>
        <w:fldChar w:fldCharType="end"/>
      </w:r>
      <w:r w:rsidR="00A667F5">
        <w:rPr>
          <w:lang w:val="en-MY"/>
        </w:rPr>
        <w:t>.</w:t>
      </w:r>
      <w:r w:rsidR="0064520C">
        <w:rPr>
          <w:lang w:val="en-MY"/>
        </w:rPr>
        <w:t xml:space="preserve"> SSD </w:t>
      </w:r>
      <w:r w:rsidR="004726E1">
        <w:rPr>
          <w:lang w:val="en-MY"/>
        </w:rPr>
        <w:t>generates</w:t>
      </w:r>
      <w:r w:rsidR="00174D4F">
        <w:rPr>
          <w:lang w:val="en-MY"/>
        </w:rPr>
        <w:t xml:space="preserve"> a box with score of presence of each object category</w:t>
      </w:r>
      <w:r w:rsidR="00801598">
        <w:rPr>
          <w:lang w:val="en-MY"/>
        </w:rPr>
        <w:t xml:space="preserve"> and </w:t>
      </w:r>
      <w:r w:rsidR="00B45C9B">
        <w:rPr>
          <w:lang w:val="en-MY"/>
        </w:rPr>
        <w:t xml:space="preserve">adjusts the box to better match the object shape. In addition SSD eliminates proposal generation and feature resampling stage by encapsulates all computation in a single network, alongside with the ability to combines </w:t>
      </w:r>
      <w:r w:rsidR="00FB623E">
        <w:rPr>
          <w:lang w:val="en-MY"/>
        </w:rPr>
        <w:t>predictions from multiple features maps with different resolutions to naturally handle objects of various sizes.</w:t>
      </w:r>
    </w:p>
    <w:p w:rsidR="00857D57" w:rsidRPr="00857D57" w:rsidRDefault="00857D57" w:rsidP="00857D57"/>
    <w:p w:rsidR="00275055" w:rsidRDefault="007A529E" w:rsidP="00275055">
      <w:pPr>
        <w:pStyle w:val="Heading1"/>
      </w:pPr>
      <w:r>
        <w:rPr>
          <w:noProof/>
        </w:rPr>
        <w:drawing>
          <wp:inline distT="0" distB="0" distL="0" distR="0">
            <wp:extent cx="2930400" cy="7326888"/>
            <wp:effectExtent l="0" t="0" r="3810" b="1270"/>
            <wp:docPr id="6" name="Picture 6"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4-03 at 10.07.01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53118" cy="7383690"/>
                    </a:xfrm>
                    <a:prstGeom prst="rect">
                      <a:avLst/>
                    </a:prstGeom>
                  </pic:spPr>
                </pic:pic>
              </a:graphicData>
            </a:graphic>
          </wp:inline>
        </w:drawing>
      </w:r>
    </w:p>
    <w:p w:rsidR="00977C7B" w:rsidRDefault="00977C7B" w:rsidP="00882242">
      <w:pPr>
        <w:pStyle w:val="Caption"/>
        <w:jc w:val="center"/>
      </w:pPr>
    </w:p>
    <w:p w:rsidR="00977C7B" w:rsidRPr="00977C7B" w:rsidRDefault="00275055" w:rsidP="00473C1D">
      <w:pPr>
        <w:pStyle w:val="Caption"/>
        <w:jc w:val="center"/>
      </w:pPr>
      <w:r>
        <w:t xml:space="preserve">Figure </w:t>
      </w:r>
      <w:r>
        <w:fldChar w:fldCharType="begin"/>
      </w:r>
      <w:r>
        <w:instrText xml:space="preserve"> SEQ Figure \* ARABIC </w:instrText>
      </w:r>
      <w:r>
        <w:fldChar w:fldCharType="separate"/>
      </w:r>
      <w:r w:rsidR="00823E55">
        <w:rPr>
          <w:noProof/>
        </w:rPr>
        <w:t>4</w:t>
      </w:r>
      <w:r>
        <w:fldChar w:fldCharType="end"/>
      </w:r>
      <w:r>
        <w:t xml:space="preserve"> - MobileNet-SSD </w:t>
      </w:r>
      <w:r w:rsidRPr="00107D98">
        <w:t>architecture</w:t>
      </w:r>
      <w:bookmarkStart w:id="0" w:name="_GoBack"/>
      <w:bookmarkEnd w:id="0"/>
    </w:p>
    <w:p w:rsidR="004F02B8" w:rsidRDefault="004F02B8" w:rsidP="004F02B8">
      <w:pPr>
        <w:pStyle w:val="Heading1"/>
      </w:pPr>
      <w:r>
        <w:lastRenderedPageBreak/>
        <w:t>4. Results</w:t>
      </w:r>
    </w:p>
    <w:p w:rsidR="00D810A3" w:rsidRDefault="00D810A3" w:rsidP="00D810A3"/>
    <w:p w:rsidR="00823E55" w:rsidRDefault="009A7B28" w:rsidP="009A7B28">
      <w:pPr>
        <w:keepNext/>
        <w:widowControl w:val="0"/>
      </w:pPr>
      <w:r>
        <w:rPr>
          <w:bCs/>
        </w:rPr>
        <w:t xml:space="preserve">    </w:t>
      </w:r>
      <w:r w:rsidR="00312B7B" w:rsidRPr="00901242">
        <w:t xml:space="preserve">After 13587 steps the model </w:t>
      </w:r>
      <w:r w:rsidR="00C830DD" w:rsidRPr="00901242">
        <w:t>being</w:t>
      </w:r>
      <w:r w:rsidR="00312B7B" w:rsidRPr="00901242">
        <w:t xml:space="preserve"> able to</w:t>
      </w:r>
      <w:r w:rsidR="00312B7B">
        <w:t xml:space="preserve"> detect</w:t>
      </w:r>
      <w:r w:rsidR="00454741">
        <w:t xml:space="preserve"> and </w:t>
      </w:r>
      <w:r w:rsidR="00454741" w:rsidRPr="00901242">
        <w:t>identify</w:t>
      </w:r>
      <w:r w:rsidR="00454741">
        <w:t xml:space="preserve"> each and every sign of the 2</w:t>
      </w:r>
      <w:r w:rsidR="00C830DD">
        <w:t>9</w:t>
      </w:r>
      <w:r w:rsidR="00454741">
        <w:t xml:space="preserve"> signs including the empty one</w:t>
      </w:r>
      <w:r w:rsidR="00C830DD">
        <w:t xml:space="preserve"> with classification loss 0.143 and localization loss 0.0327.</w:t>
      </w:r>
    </w:p>
    <w:p w:rsidR="00882242" w:rsidRPr="00882242" w:rsidRDefault="00454741" w:rsidP="00882242">
      <w:r>
        <w:t xml:space="preserve">    </w:t>
      </w:r>
      <w:r w:rsidR="00312B7B">
        <w:t xml:space="preserve"> </w:t>
      </w:r>
    </w:p>
    <w:p w:rsidR="00823E55" w:rsidRDefault="00823E55" w:rsidP="00823E55">
      <w:pPr>
        <w:keepNext/>
      </w:pPr>
      <w:r>
        <w:rPr>
          <w:noProof/>
        </w:rPr>
        <w:drawing>
          <wp:inline distT="0" distB="0" distL="0" distR="0">
            <wp:extent cx="2851200" cy="2851200"/>
            <wp:effectExtent l="0" t="0" r="6350" b="6350"/>
            <wp:docPr id="8" name="Picture 8"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_eval.png"/>
                    <pic:cNvPicPr/>
                  </pic:nvPicPr>
                  <pic:blipFill>
                    <a:blip r:embed="rId12">
                      <a:extLst>
                        <a:ext uri="{28A0092B-C50C-407E-A947-70E740481C1C}">
                          <a14:useLocalDpi xmlns:a14="http://schemas.microsoft.com/office/drawing/2010/main" val="0"/>
                        </a:ext>
                      </a:extLst>
                    </a:blip>
                    <a:stretch>
                      <a:fillRect/>
                    </a:stretch>
                  </pic:blipFill>
                  <pic:spPr>
                    <a:xfrm>
                      <a:off x="0" y="0"/>
                      <a:ext cx="2867668" cy="2867668"/>
                    </a:xfrm>
                    <a:prstGeom prst="rect">
                      <a:avLst/>
                    </a:prstGeom>
                  </pic:spPr>
                </pic:pic>
              </a:graphicData>
            </a:graphic>
          </wp:inline>
        </w:drawing>
      </w:r>
    </w:p>
    <w:p w:rsidR="00901242" w:rsidRPr="00901242" w:rsidRDefault="00901242" w:rsidP="00901242"/>
    <w:p w:rsidR="00901242" w:rsidRDefault="00901242" w:rsidP="00901242">
      <w:pPr>
        <w:pStyle w:val="Caption"/>
        <w:ind w:firstLine="720"/>
      </w:pPr>
      <w:r>
        <w:t xml:space="preserve">Figure </w:t>
      </w:r>
      <w:r>
        <w:fldChar w:fldCharType="begin"/>
      </w:r>
      <w:r>
        <w:instrText xml:space="preserve"> SEQ Figure \* ARABIC </w:instrText>
      </w:r>
      <w:r>
        <w:fldChar w:fldCharType="separate"/>
      </w:r>
      <w:r>
        <w:rPr>
          <w:noProof/>
        </w:rPr>
        <w:t>5</w:t>
      </w:r>
      <w:r>
        <w:fldChar w:fldCharType="end"/>
      </w:r>
      <w:r>
        <w:t xml:space="preserve"> - Prediction of letter D</w:t>
      </w:r>
    </w:p>
    <w:p w:rsidR="00901242" w:rsidRDefault="00901242" w:rsidP="00901242">
      <w:pPr>
        <w:rPr>
          <w:b/>
          <w:bCs/>
          <w:sz w:val="24"/>
          <w:szCs w:val="24"/>
        </w:rPr>
      </w:pPr>
    </w:p>
    <w:p w:rsidR="00901242" w:rsidRDefault="00901242" w:rsidP="00901242">
      <w:pPr>
        <w:rPr>
          <w:b/>
          <w:bCs/>
          <w:sz w:val="24"/>
          <w:szCs w:val="24"/>
        </w:rPr>
      </w:pPr>
      <w:r>
        <w:rPr>
          <w:b/>
          <w:bCs/>
          <w:sz w:val="24"/>
          <w:szCs w:val="24"/>
        </w:rPr>
        <w:t>5. Feature works</w:t>
      </w:r>
    </w:p>
    <w:p w:rsidR="00901242" w:rsidRPr="00571AE2" w:rsidRDefault="00901242" w:rsidP="00901242"/>
    <w:p w:rsidR="00901242" w:rsidRDefault="00901242" w:rsidP="00901242">
      <w:r>
        <w:t xml:space="preserve">    </w:t>
      </w:r>
      <w:r w:rsidRPr="00901242">
        <w:t>One</w:t>
      </w:r>
      <w:r>
        <w:t xml:space="preserve"> of the </w:t>
      </w:r>
      <w:r w:rsidRPr="00F43422">
        <w:t>potential improvements</w:t>
      </w:r>
      <w:r>
        <w:t xml:space="preserve"> is to collect data for complete words and build a model which translate the voice into signs to make it two-ways connections</w:t>
      </w:r>
      <w:r w:rsidR="00BE430B">
        <w:t>.</w:t>
      </w:r>
    </w:p>
    <w:p w:rsidR="00371E30" w:rsidRDefault="00371E30" w:rsidP="00901242"/>
    <w:p w:rsidR="00371E30" w:rsidRDefault="00371E30" w:rsidP="00371E30">
      <w:pPr>
        <w:rPr>
          <w:b/>
          <w:bCs/>
          <w:sz w:val="24"/>
          <w:szCs w:val="24"/>
        </w:rPr>
      </w:pPr>
      <w:r>
        <w:rPr>
          <w:b/>
          <w:bCs/>
          <w:sz w:val="24"/>
          <w:szCs w:val="24"/>
        </w:rPr>
        <w:t>6</w:t>
      </w:r>
      <w:r>
        <w:rPr>
          <w:b/>
          <w:bCs/>
          <w:sz w:val="24"/>
          <w:szCs w:val="24"/>
        </w:rPr>
        <w:t xml:space="preserve">. </w:t>
      </w:r>
      <w:r>
        <w:rPr>
          <w:b/>
          <w:bCs/>
          <w:sz w:val="24"/>
          <w:szCs w:val="24"/>
        </w:rPr>
        <w:t>References</w:t>
      </w:r>
    </w:p>
    <w:p w:rsidR="006521C4" w:rsidRDefault="006521C4" w:rsidP="00371E30">
      <w:pPr>
        <w:rPr>
          <w:b/>
          <w:bCs/>
          <w:sz w:val="24"/>
          <w:szCs w:val="24"/>
        </w:rPr>
      </w:pPr>
    </w:p>
    <w:p w:rsidR="00EF08FA" w:rsidRPr="00EF08FA" w:rsidRDefault="00EF08FA" w:rsidP="00EF08F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EF08FA">
        <w:rPr>
          <w:noProof/>
        </w:rPr>
        <w:t>[1]</w:t>
      </w:r>
      <w:r w:rsidRPr="00EF08FA">
        <w:rPr>
          <w:noProof/>
        </w:rPr>
        <w:tab/>
        <w:t xml:space="preserve">K. Ishizaka and J. L. Flanagan, “Synthesis of Voiced Sounds From a Two‐Mass Model of the Vocal Cords,” </w:t>
      </w:r>
      <w:r w:rsidRPr="00EF08FA">
        <w:rPr>
          <w:i/>
          <w:iCs/>
          <w:noProof/>
        </w:rPr>
        <w:t>Bell Syst. Tech. J.</w:t>
      </w:r>
      <w:r w:rsidRPr="00EF08FA">
        <w:rPr>
          <w:noProof/>
        </w:rPr>
        <w:t>, 1972.</w:t>
      </w:r>
    </w:p>
    <w:p w:rsidR="00EF08FA" w:rsidRPr="00EF08FA" w:rsidRDefault="00EF08FA" w:rsidP="00EF08FA">
      <w:pPr>
        <w:widowControl w:val="0"/>
        <w:autoSpaceDE w:val="0"/>
        <w:autoSpaceDN w:val="0"/>
        <w:adjustRightInd w:val="0"/>
        <w:ind w:left="640" w:hanging="640"/>
        <w:rPr>
          <w:noProof/>
        </w:rPr>
      </w:pPr>
      <w:r w:rsidRPr="00EF08FA">
        <w:rPr>
          <w:noProof/>
        </w:rPr>
        <w:t>[2]</w:t>
      </w:r>
      <w:r w:rsidRPr="00EF08FA">
        <w:rPr>
          <w:noProof/>
        </w:rPr>
        <w:tab/>
        <w:t xml:space="preserve">P. Bao, A. I. Maqueda, C. R. Del-Blanco, and N. Garciá, “Tiny hand gesture recognition without localization via a deep convolutional network,” </w:t>
      </w:r>
      <w:r w:rsidRPr="00EF08FA">
        <w:rPr>
          <w:i/>
          <w:iCs/>
          <w:noProof/>
        </w:rPr>
        <w:t>IEEE Trans. Consum. Electron.</w:t>
      </w:r>
      <w:r w:rsidRPr="00EF08FA">
        <w:rPr>
          <w:noProof/>
        </w:rPr>
        <w:t>, vol. 63, no. 3, pp. 251–257, 2017.</w:t>
      </w:r>
    </w:p>
    <w:p w:rsidR="00EF08FA" w:rsidRPr="00EF08FA" w:rsidRDefault="00EF08FA" w:rsidP="00EF08FA">
      <w:pPr>
        <w:widowControl w:val="0"/>
        <w:autoSpaceDE w:val="0"/>
        <w:autoSpaceDN w:val="0"/>
        <w:adjustRightInd w:val="0"/>
        <w:ind w:left="640" w:hanging="640"/>
        <w:rPr>
          <w:noProof/>
        </w:rPr>
      </w:pPr>
      <w:r w:rsidRPr="00EF08FA">
        <w:rPr>
          <w:noProof/>
        </w:rPr>
        <w:t>[3]</w:t>
      </w:r>
      <w:r w:rsidRPr="00EF08FA">
        <w:rPr>
          <w:noProof/>
        </w:rPr>
        <w:tab/>
        <w:t xml:space="preserve">J. Pyo, S. Ji, S. You, and T. Kuc, “Depth-based hand gesture recognition using convolutional neural networks,” in </w:t>
      </w:r>
      <w:r w:rsidRPr="00EF08FA">
        <w:rPr>
          <w:i/>
          <w:iCs/>
          <w:noProof/>
        </w:rPr>
        <w:t>2016 13th International Conference on Ubiquitous Robots and Ambient Intelligence, URAI 2016</w:t>
      </w:r>
      <w:r w:rsidRPr="00EF08FA">
        <w:rPr>
          <w:noProof/>
        </w:rPr>
        <w:t>, 2016.</w:t>
      </w:r>
    </w:p>
    <w:p w:rsidR="00EF08FA" w:rsidRPr="00EF08FA" w:rsidRDefault="00EF08FA" w:rsidP="00EF08FA">
      <w:pPr>
        <w:widowControl w:val="0"/>
        <w:autoSpaceDE w:val="0"/>
        <w:autoSpaceDN w:val="0"/>
        <w:adjustRightInd w:val="0"/>
        <w:ind w:left="640" w:hanging="640"/>
        <w:rPr>
          <w:noProof/>
        </w:rPr>
      </w:pPr>
      <w:r w:rsidRPr="00EF08FA">
        <w:rPr>
          <w:noProof/>
        </w:rPr>
        <w:t>[4]</w:t>
      </w:r>
      <w:r w:rsidRPr="00EF08FA">
        <w:rPr>
          <w:noProof/>
        </w:rPr>
        <w:tab/>
        <w:t xml:space="preserve">G. Devineau, F. Moutarde, W. Xi, and J. Yang, “Deep learning for hand gesture recognition on </w:t>
      </w:r>
      <w:r w:rsidRPr="00EF08FA">
        <w:rPr>
          <w:noProof/>
        </w:rPr>
        <w:t xml:space="preserve">skeletal data,” in </w:t>
      </w:r>
      <w:r w:rsidRPr="00EF08FA">
        <w:rPr>
          <w:i/>
          <w:iCs/>
          <w:noProof/>
        </w:rPr>
        <w:t>Proceedings - 13th IEEE International Conference on Automatic Face and Gesture Recognition, FG 2018</w:t>
      </w:r>
      <w:r w:rsidRPr="00EF08FA">
        <w:rPr>
          <w:noProof/>
        </w:rPr>
        <w:t>, 2018.</w:t>
      </w:r>
    </w:p>
    <w:p w:rsidR="00EF08FA" w:rsidRPr="00EF08FA" w:rsidRDefault="00EF08FA" w:rsidP="00EF08FA">
      <w:pPr>
        <w:widowControl w:val="0"/>
        <w:autoSpaceDE w:val="0"/>
        <w:autoSpaceDN w:val="0"/>
        <w:adjustRightInd w:val="0"/>
        <w:ind w:left="640" w:hanging="640"/>
        <w:rPr>
          <w:noProof/>
        </w:rPr>
      </w:pPr>
      <w:r w:rsidRPr="00EF08FA">
        <w:rPr>
          <w:noProof/>
        </w:rPr>
        <w:t>[5]</w:t>
      </w:r>
      <w:r w:rsidRPr="00EF08FA">
        <w:rPr>
          <w:noProof/>
        </w:rPr>
        <w:tab/>
        <w:t>“Compute Engine - IaaS | Compute Engine | Google Cloud.” [Online]. Available: https://cloud.google.com/compute/.</w:t>
      </w:r>
    </w:p>
    <w:p w:rsidR="00EF08FA" w:rsidRPr="00EF08FA" w:rsidRDefault="00EF08FA" w:rsidP="00EF08FA">
      <w:pPr>
        <w:widowControl w:val="0"/>
        <w:autoSpaceDE w:val="0"/>
        <w:autoSpaceDN w:val="0"/>
        <w:adjustRightInd w:val="0"/>
        <w:ind w:left="640" w:hanging="640"/>
        <w:rPr>
          <w:noProof/>
        </w:rPr>
      </w:pPr>
      <w:r w:rsidRPr="00EF08FA">
        <w:rPr>
          <w:noProof/>
        </w:rPr>
        <w:t>[6]</w:t>
      </w:r>
      <w:r w:rsidRPr="00EF08FA">
        <w:rPr>
          <w:noProof/>
        </w:rPr>
        <w:tab/>
        <w:t>“Kaggle | ASL-Alphabet.” [Online]. Available: https://www.kaggle.com/grassknoted/asl-alphabet.</w:t>
      </w:r>
    </w:p>
    <w:p w:rsidR="00EF08FA" w:rsidRPr="00EF08FA" w:rsidRDefault="00EF08FA" w:rsidP="00EF08FA">
      <w:pPr>
        <w:widowControl w:val="0"/>
        <w:autoSpaceDE w:val="0"/>
        <w:autoSpaceDN w:val="0"/>
        <w:adjustRightInd w:val="0"/>
        <w:ind w:left="640" w:hanging="640"/>
        <w:rPr>
          <w:noProof/>
        </w:rPr>
      </w:pPr>
      <w:r w:rsidRPr="00EF08FA">
        <w:rPr>
          <w:noProof/>
        </w:rPr>
        <w:t>[7]</w:t>
      </w:r>
      <w:r w:rsidRPr="00EF08FA">
        <w:rPr>
          <w:noProof/>
        </w:rPr>
        <w:tab/>
        <w:t>“TensorFlow | Object_detection.” [Online]. Available: https://github.com/tensorflow/models/tree/master/research/object_detection.</w:t>
      </w:r>
    </w:p>
    <w:p w:rsidR="00EF08FA" w:rsidRPr="00EF08FA" w:rsidRDefault="00EF08FA" w:rsidP="00EF08FA">
      <w:pPr>
        <w:widowControl w:val="0"/>
        <w:autoSpaceDE w:val="0"/>
        <w:autoSpaceDN w:val="0"/>
        <w:adjustRightInd w:val="0"/>
        <w:ind w:left="640" w:hanging="640"/>
        <w:rPr>
          <w:noProof/>
        </w:rPr>
      </w:pPr>
      <w:r w:rsidRPr="00EF08FA">
        <w:rPr>
          <w:noProof/>
        </w:rPr>
        <w:t>[8]</w:t>
      </w:r>
      <w:r w:rsidRPr="00EF08FA">
        <w:rPr>
          <w:noProof/>
        </w:rPr>
        <w:tab/>
        <w:t>“MobileNet-SSD | Architecture.” [Online]. Available: https://hey-yahei.cn/2018/08/08/MobileNets-SSD/index.html.</w:t>
      </w:r>
    </w:p>
    <w:p w:rsidR="00EF08FA" w:rsidRPr="00EF08FA" w:rsidRDefault="00EF08FA" w:rsidP="00EF08FA">
      <w:pPr>
        <w:widowControl w:val="0"/>
        <w:autoSpaceDE w:val="0"/>
        <w:autoSpaceDN w:val="0"/>
        <w:adjustRightInd w:val="0"/>
        <w:ind w:left="640" w:hanging="640"/>
        <w:rPr>
          <w:noProof/>
        </w:rPr>
      </w:pPr>
      <w:r w:rsidRPr="00EF08FA">
        <w:rPr>
          <w:noProof/>
        </w:rPr>
        <w:t>[9]</w:t>
      </w:r>
      <w:r w:rsidRPr="00EF08FA">
        <w:rPr>
          <w:noProof/>
        </w:rPr>
        <w:tab/>
        <w:t xml:space="preserve">A. G. Howard </w:t>
      </w:r>
      <w:r w:rsidRPr="00EF08FA">
        <w:rPr>
          <w:i/>
          <w:iCs/>
          <w:noProof/>
        </w:rPr>
        <w:t>et al.</w:t>
      </w:r>
      <w:r w:rsidRPr="00EF08FA">
        <w:rPr>
          <w:noProof/>
        </w:rPr>
        <w:t xml:space="preserve">, “MobileNets,” </w:t>
      </w:r>
      <w:r w:rsidRPr="00EF08FA">
        <w:rPr>
          <w:i/>
          <w:iCs/>
          <w:noProof/>
        </w:rPr>
        <w:t>arXiv Prepr. arXiv1704.04861</w:t>
      </w:r>
      <w:r w:rsidRPr="00EF08FA">
        <w:rPr>
          <w:noProof/>
        </w:rPr>
        <w:t>, 2017.</w:t>
      </w:r>
    </w:p>
    <w:p w:rsidR="00EF08FA" w:rsidRPr="00EF08FA" w:rsidRDefault="00EF08FA" w:rsidP="00EF08FA">
      <w:pPr>
        <w:widowControl w:val="0"/>
        <w:autoSpaceDE w:val="0"/>
        <w:autoSpaceDN w:val="0"/>
        <w:adjustRightInd w:val="0"/>
        <w:ind w:left="640" w:hanging="640"/>
        <w:rPr>
          <w:noProof/>
        </w:rPr>
      </w:pPr>
      <w:r w:rsidRPr="00EF08FA">
        <w:rPr>
          <w:noProof/>
        </w:rPr>
        <w:t>[10]</w:t>
      </w:r>
      <w:r w:rsidRPr="00EF08FA">
        <w:rPr>
          <w:noProof/>
        </w:rPr>
        <w:tab/>
        <w:t xml:space="preserve">W. Liu </w:t>
      </w:r>
      <w:r w:rsidRPr="00EF08FA">
        <w:rPr>
          <w:i/>
          <w:iCs/>
          <w:noProof/>
        </w:rPr>
        <w:t>et al.</w:t>
      </w:r>
      <w:r w:rsidRPr="00EF08FA">
        <w:rPr>
          <w:noProof/>
        </w:rPr>
        <w:t xml:space="preserve">, “SSD: Single shot multibox detector,” in </w:t>
      </w:r>
      <w:r w:rsidRPr="00EF08FA">
        <w:rPr>
          <w:i/>
          <w:iCs/>
          <w:noProof/>
        </w:rPr>
        <w:t>Lecture Notes in Computer Science (including subseries Lecture Notes in Artificial Intelligence and Lecture Notes in Bioinformatics)</w:t>
      </w:r>
      <w:r w:rsidRPr="00EF08FA">
        <w:rPr>
          <w:noProof/>
        </w:rPr>
        <w:t>, 2016.</w:t>
      </w:r>
    </w:p>
    <w:p w:rsidR="006521C4" w:rsidRPr="006521C4" w:rsidRDefault="00EF08FA" w:rsidP="00371E30">
      <w:r>
        <w:fldChar w:fldCharType="end"/>
      </w:r>
    </w:p>
    <w:p w:rsidR="00371E30" w:rsidRDefault="00371E30" w:rsidP="00901242"/>
    <w:p w:rsidR="00371E30" w:rsidRDefault="00371E30" w:rsidP="00901242"/>
    <w:p w:rsidR="00371E30" w:rsidRPr="00901242" w:rsidRDefault="00371E30" w:rsidP="00901242">
      <w:pPr>
        <w:rPr>
          <w:rFonts w:hint="cs"/>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B6CB7" w:rsidRDefault="004B6CB7" w:rsidP="009C1D3A">
      <w:r>
        <w:separator/>
      </w:r>
    </w:p>
  </w:endnote>
  <w:endnote w:type="continuationSeparator" w:id="0">
    <w:p w:rsidR="004B6CB7" w:rsidRDefault="004B6CB7"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1880A2C9-4445-9741-A5F3-2101878129EE}"/>
    <w:embedBold r:id="rId2" w:fontKey="{0DB017FA-B65A-704E-96A9-A699F7959612}"/>
    <w:embedItalic r:id="rId3" w:fontKey="{970FBAB3-8888-6747-ADAB-D227B8D837DD}"/>
    <w:embedBoldItalic r:id="rId4" w:fontKey="{FEB7E553-59AD-F24A-A1BA-DDAC9142CF27}"/>
  </w:font>
  <w:font w:name="Calibri">
    <w:panose1 w:val="020F0502020204030204"/>
    <w:charset w:val="00"/>
    <w:family w:val="swiss"/>
    <w:pitch w:val="variable"/>
    <w:sig w:usb0="A00002EF" w:usb1="4000207B" w:usb2="00000000" w:usb3="00000000" w:csb0="0000009F" w:csb1="00000000"/>
    <w:embedRegular r:id="rId5" w:fontKey="{77EF08F5-F860-7C45-9C0E-99F54F79E261}"/>
    <w:embedBold r:id="rId6" w:fontKey="{5263190B-431E-D743-8BFC-6C66616D0F35}"/>
    <w:embedBoldItalic r:id="rId7" w:fontKey="{2DAD816D-009C-E443-91FA-57B639FC0849}"/>
  </w:font>
  <w:font w:name="Arial">
    <w:panose1 w:val="020B0604020202020204"/>
    <w:charset w:val="00"/>
    <w:family w:val="swiss"/>
    <w:pitch w:val="variable"/>
    <w:sig w:usb0="00000003" w:usb1="00000000" w:usb2="00000000" w:usb3="00000000" w:csb0="00000001" w:csb1="00000000"/>
    <w:embedRegular r:id="rId8" w:fontKey="{489A0CFE-EE34-CF47-A401-53D8955217E5}"/>
    <w:embedBold r:id="rId9" w:fontKey="{E0E33423-6248-3E4E-A16A-DE53667774BC}"/>
    <w:embedBoldItalic r:id="rId10" w:fontKey="{6D292BAF-315D-4A4A-A6B0-7918C7224726}"/>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embedRegular r:id="rId14" w:fontKey="{E5C4D15C-CFBC-1240-9A48-DB53B628AA4F}"/>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B6CB7" w:rsidRDefault="004B6CB7" w:rsidP="009C1D3A">
      <w:r>
        <w:separator/>
      </w:r>
    </w:p>
  </w:footnote>
  <w:footnote w:type="continuationSeparator" w:id="0">
    <w:p w:rsidR="004B6CB7" w:rsidRDefault="004B6CB7"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626AA"/>
    <w:rsid w:val="00075AF1"/>
    <w:rsid w:val="00082EB8"/>
    <w:rsid w:val="00090DD3"/>
    <w:rsid w:val="000A664B"/>
    <w:rsid w:val="000B0E49"/>
    <w:rsid w:val="000B3FD0"/>
    <w:rsid w:val="000C6B3E"/>
    <w:rsid w:val="000D195C"/>
    <w:rsid w:val="000E4AE3"/>
    <w:rsid w:val="00107714"/>
    <w:rsid w:val="00114379"/>
    <w:rsid w:val="00163189"/>
    <w:rsid w:val="00174D4F"/>
    <w:rsid w:val="00186B7E"/>
    <w:rsid w:val="001C7A71"/>
    <w:rsid w:val="001D02BC"/>
    <w:rsid w:val="001F6BA0"/>
    <w:rsid w:val="00216402"/>
    <w:rsid w:val="00223FDF"/>
    <w:rsid w:val="0025440C"/>
    <w:rsid w:val="00261717"/>
    <w:rsid w:val="0027252A"/>
    <w:rsid w:val="00275055"/>
    <w:rsid w:val="0029199D"/>
    <w:rsid w:val="00295315"/>
    <w:rsid w:val="002A608E"/>
    <w:rsid w:val="002B0045"/>
    <w:rsid w:val="002B53B6"/>
    <w:rsid w:val="002B668D"/>
    <w:rsid w:val="002C122F"/>
    <w:rsid w:val="002C220D"/>
    <w:rsid w:val="002C593D"/>
    <w:rsid w:val="003002DD"/>
    <w:rsid w:val="00312B7B"/>
    <w:rsid w:val="00322BC1"/>
    <w:rsid w:val="00323711"/>
    <w:rsid w:val="00340FE8"/>
    <w:rsid w:val="00363367"/>
    <w:rsid w:val="003707C6"/>
    <w:rsid w:val="00370915"/>
    <w:rsid w:val="00371E30"/>
    <w:rsid w:val="003728DD"/>
    <w:rsid w:val="00396057"/>
    <w:rsid w:val="003A55F6"/>
    <w:rsid w:val="003C2FBF"/>
    <w:rsid w:val="003C78BE"/>
    <w:rsid w:val="00434FEF"/>
    <w:rsid w:val="00440D6D"/>
    <w:rsid w:val="00454741"/>
    <w:rsid w:val="004726E1"/>
    <w:rsid w:val="00473C1D"/>
    <w:rsid w:val="00484EF8"/>
    <w:rsid w:val="0048775C"/>
    <w:rsid w:val="004B6CB7"/>
    <w:rsid w:val="004D4346"/>
    <w:rsid w:val="004F02B8"/>
    <w:rsid w:val="00571AE2"/>
    <w:rsid w:val="005757B7"/>
    <w:rsid w:val="00576DF5"/>
    <w:rsid w:val="00586ADA"/>
    <w:rsid w:val="00593941"/>
    <w:rsid w:val="005A7C7C"/>
    <w:rsid w:val="005B41DE"/>
    <w:rsid w:val="005E21D6"/>
    <w:rsid w:val="00616A3E"/>
    <w:rsid w:val="006308E1"/>
    <w:rsid w:val="0064520C"/>
    <w:rsid w:val="00646BDA"/>
    <w:rsid w:val="006521C4"/>
    <w:rsid w:val="00676447"/>
    <w:rsid w:val="00696E1A"/>
    <w:rsid w:val="006B46EC"/>
    <w:rsid w:val="006B6F19"/>
    <w:rsid w:val="006D4D13"/>
    <w:rsid w:val="00700A09"/>
    <w:rsid w:val="0071669C"/>
    <w:rsid w:val="00744FBC"/>
    <w:rsid w:val="00751382"/>
    <w:rsid w:val="007569F0"/>
    <w:rsid w:val="00767DC5"/>
    <w:rsid w:val="00786A3A"/>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2242"/>
    <w:rsid w:val="008833F8"/>
    <w:rsid w:val="008C240F"/>
    <w:rsid w:val="008D2509"/>
    <w:rsid w:val="008F3B9D"/>
    <w:rsid w:val="00901242"/>
    <w:rsid w:val="00905D68"/>
    <w:rsid w:val="00912C2E"/>
    <w:rsid w:val="009269EE"/>
    <w:rsid w:val="00926CD0"/>
    <w:rsid w:val="0093453A"/>
    <w:rsid w:val="009430A2"/>
    <w:rsid w:val="00944B4D"/>
    <w:rsid w:val="00946055"/>
    <w:rsid w:val="009624D2"/>
    <w:rsid w:val="0096522C"/>
    <w:rsid w:val="00965B06"/>
    <w:rsid w:val="00977C7B"/>
    <w:rsid w:val="009A3FEE"/>
    <w:rsid w:val="009A7B28"/>
    <w:rsid w:val="009C1D3A"/>
    <w:rsid w:val="009C79E8"/>
    <w:rsid w:val="009D27BF"/>
    <w:rsid w:val="009D36D0"/>
    <w:rsid w:val="009D4971"/>
    <w:rsid w:val="009F3D8F"/>
    <w:rsid w:val="00A0363E"/>
    <w:rsid w:val="00A31FFF"/>
    <w:rsid w:val="00A56DC7"/>
    <w:rsid w:val="00A62193"/>
    <w:rsid w:val="00A667F5"/>
    <w:rsid w:val="00A904F2"/>
    <w:rsid w:val="00A97DFD"/>
    <w:rsid w:val="00AA1F25"/>
    <w:rsid w:val="00AB307A"/>
    <w:rsid w:val="00AC5AC3"/>
    <w:rsid w:val="00AD3180"/>
    <w:rsid w:val="00AD5CB0"/>
    <w:rsid w:val="00AD6E2D"/>
    <w:rsid w:val="00AD6F80"/>
    <w:rsid w:val="00AE3355"/>
    <w:rsid w:val="00AF26DD"/>
    <w:rsid w:val="00B12D3D"/>
    <w:rsid w:val="00B45626"/>
    <w:rsid w:val="00B45C9B"/>
    <w:rsid w:val="00B510F1"/>
    <w:rsid w:val="00B57E80"/>
    <w:rsid w:val="00B83C75"/>
    <w:rsid w:val="00B94794"/>
    <w:rsid w:val="00BE430B"/>
    <w:rsid w:val="00BF3581"/>
    <w:rsid w:val="00C01AE2"/>
    <w:rsid w:val="00C268B5"/>
    <w:rsid w:val="00C76298"/>
    <w:rsid w:val="00C830DD"/>
    <w:rsid w:val="00C87809"/>
    <w:rsid w:val="00C9402C"/>
    <w:rsid w:val="00CB360B"/>
    <w:rsid w:val="00CD0B00"/>
    <w:rsid w:val="00CD5411"/>
    <w:rsid w:val="00CD6280"/>
    <w:rsid w:val="00CE2DDD"/>
    <w:rsid w:val="00CF69B5"/>
    <w:rsid w:val="00CF7943"/>
    <w:rsid w:val="00D12A89"/>
    <w:rsid w:val="00D147A9"/>
    <w:rsid w:val="00D27A96"/>
    <w:rsid w:val="00D607D2"/>
    <w:rsid w:val="00D65FBE"/>
    <w:rsid w:val="00D7305C"/>
    <w:rsid w:val="00D80B14"/>
    <w:rsid w:val="00D810A3"/>
    <w:rsid w:val="00D85DFD"/>
    <w:rsid w:val="00D93A22"/>
    <w:rsid w:val="00DC5AC2"/>
    <w:rsid w:val="00DE7053"/>
    <w:rsid w:val="00DE79E1"/>
    <w:rsid w:val="00E00364"/>
    <w:rsid w:val="00E164E4"/>
    <w:rsid w:val="00E42287"/>
    <w:rsid w:val="00E6302E"/>
    <w:rsid w:val="00E6342F"/>
    <w:rsid w:val="00EE7FE4"/>
    <w:rsid w:val="00EF08FA"/>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B07073"/>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
    <w:name w:val="Page number"/>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F1ADB9-C4DD-B244-BE4E-5E6AE7AB4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4</Pages>
  <Words>3928</Words>
  <Characters>22391</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6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40</cp:revision>
  <cp:lastPrinted>2001-08-07T03:24:00Z</cp:lastPrinted>
  <dcterms:created xsi:type="dcterms:W3CDTF">2019-04-03T09:24:00Z</dcterms:created>
  <dcterms:modified xsi:type="dcterms:W3CDTF">2019-04-03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